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54B7F4E" w14:textId="77777777" w:rsidR="00BA1E94" w:rsidRPr="008E166A" w:rsidRDefault="00BA1E94" w:rsidP="00BA1E94">
      <w:pPr>
        <w:spacing w:before="100" w:beforeAutospacing="1" w:after="100" w:afterAutospacing="1" w:line="240" w:lineRule="auto"/>
        <w:outlineLvl w:val="0"/>
        <w:rPr>
          <w:rFonts w:asciiTheme="majorBidi" w:eastAsia="Times New Roman" w:hAnsiTheme="majorBidi" w:cstheme="majorBidi"/>
          <w:b/>
          <w:bCs/>
          <w:kern w:val="36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kern w:val="36"/>
          <w:sz w:val="24"/>
          <w:szCs w:val="24"/>
        </w:rPr>
        <w:t>Supplementary Material: Newcastle-Ottawa Scale (NOS) Assessment Guide</w:t>
      </w:r>
    </w:p>
    <w:p w14:paraId="0C5F8D2F" w14:textId="4A9C3336" w:rsidR="00BA1E94" w:rsidRPr="008E166A" w:rsidRDefault="00BA1E94" w:rsidP="003F09C9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Introduction</w:t>
      </w:r>
    </w:p>
    <w:p w14:paraId="48B8003E" w14:textId="7742CDF1" w:rsidR="00BA1E94" w:rsidRPr="008E166A" w:rsidRDefault="00BA1E94" w:rsidP="00BA1E94">
      <w:p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The Newcastle-Ottawa Scale (NOS) is a standardized tool for assessing the quality of non-randomized studies, such as cohort and cross-sectional studies, in systematic reviews</w: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begin" w:fldLock="1"/>
      </w:r>
      <w:r w:rsidR="008A00D2">
        <w:rPr>
          <w:rFonts w:asciiTheme="majorBidi" w:eastAsia="Times New Roman" w:hAnsiTheme="majorBidi" w:cstheme="majorBidi"/>
          <w:sz w:val="24"/>
          <w:szCs w:val="24"/>
        </w:rPr>
        <w:instrText>ADDIN CSL_CITATION {"citationItems":[{"id":"ITEM-1","itemData":{"author":[{"dropping-particle":"","family":"Wells","given":"George A","non-dropping-particle":"","parse-names":false,"suffix":""},{"dropping-particle":"","family":"Shea","given":"Beverley","non-dropping-particle":"","parse-names":false,"suffix":""},{"dropping-particle":"","family":"O’Connell","given":"Dianne","non-dropping-particle":"","parse-names":false,"suffix":""},{"dropping-particle":"","family":"Peterson","given":"Joan","non-dropping-particle":"","parse-names":false,"suffix":""},{"dropping-particle":"","family":"Welch","given":"Vivian","non-dropping-particle":"","parse-names":false,"suffix":""},{"dropping-particle":"","family":"Losos","given":"Michelle","non-dropping-particle":"","parse-names":false,"suffix":""},{"dropping-particle":"","family":"Tugwell","given":"Peter","non-dropping-particle":"","parse-names":false,"suffix":""}],"id":"ITEM-1","issued":{"date-parts":[["2000"]]},"publisher":"Oxford","title":"The Newcastle-Ottawa Scale (NOS) for assessing the quality of nonrandomised studies in meta-analyses","type":"article-journal"},"uris":["http://www.mendeley.com/documents/?uuid=25c137b1-fa89-4ffe-bffc-2d204ff762dd"]}],"mendeley":{"formattedCitation":"&lt;sup&gt;1&lt;/sup&gt;","plainTextFormattedCitation":"1","previouslyFormattedCitation":"(1)"},"properties":{"noteIndex":0},"schema":"https://github.com/citation-style-language/schema/raw/master/csl-citation.json"}</w:instrTex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8A00D2" w:rsidRPr="008A00D2">
        <w:rPr>
          <w:rFonts w:asciiTheme="majorBidi" w:eastAsia="Times New Roman" w:hAnsiTheme="majorBidi" w:cstheme="majorBidi"/>
          <w:noProof/>
          <w:sz w:val="24"/>
          <w:szCs w:val="24"/>
          <w:vertAlign w:val="superscript"/>
        </w:rPr>
        <w:t>1</w: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8E166A">
        <w:rPr>
          <w:rFonts w:asciiTheme="majorBidi" w:eastAsia="Times New Roman" w:hAnsiTheme="majorBidi" w:cstheme="majorBidi"/>
          <w:sz w:val="24"/>
          <w:szCs w:val="24"/>
        </w:rPr>
        <w:t>. It evaluates methodological rigor across three domains: selection of study groups, comparability of groups, and ascertainment of outcomes. This document outlines the NOS criteria, scoring methodology, and its application in the systematic review comparing the impact of e-cigarettes and traditional cigarettes on asthma in adolescents, including a detailed table of NOS scores for included studies.</w:t>
      </w:r>
    </w:p>
    <w:p w14:paraId="55EE1EE4" w14:textId="55DE72D4" w:rsidR="00BA1E94" w:rsidRPr="008E166A" w:rsidRDefault="00BA1E94" w:rsidP="003F09C9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NOS Criteria</w:t>
      </w:r>
    </w:p>
    <w:p w14:paraId="2B23FEE6" w14:textId="77777777" w:rsidR="00BA1E94" w:rsidRPr="008E166A" w:rsidRDefault="00BA1E94" w:rsidP="00BA1E94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The NOS is adapted to study design, with distinct criteria for cohort and cross-sectional studies. Each domain includes specific items, with a maximum score of 9 (cohort) or 10 (cross-sectional) stars.</w:t>
      </w:r>
    </w:p>
    <w:p w14:paraId="1EF690E1" w14:textId="409D8DD6" w:rsidR="00BA1E94" w:rsidRPr="008E166A" w:rsidRDefault="00BA1E94" w:rsidP="003F09C9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2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hort Studies</w:t>
      </w:r>
    </w:p>
    <w:p w14:paraId="7420BA9D" w14:textId="77777777" w:rsidR="00BA1E94" w:rsidRPr="008E166A" w:rsidRDefault="00BA1E94" w:rsidP="00BA1E94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The NOS for cohort studies includes eight items across three domains:</w:t>
      </w:r>
    </w:p>
    <w:p w14:paraId="26A3FFB0" w14:textId="193199BC" w:rsidR="00BA1E94" w:rsidRPr="008E166A" w:rsidRDefault="00BA1E94" w:rsidP="003F09C9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election (4 stars)</w:t>
      </w:r>
    </w:p>
    <w:p w14:paraId="7C94D714" w14:textId="0A074542" w:rsidR="00BA1E94" w:rsidRPr="008E166A" w:rsidRDefault="00BA1E94" w:rsidP="003F09C9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Representativeness of the exposed cohort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Truly or somewhat representative (1 star); not representative or unclear (0 stars).</w:t>
      </w:r>
    </w:p>
    <w:p w14:paraId="750C19CA" w14:textId="4C349156" w:rsidR="00BA1E94" w:rsidRPr="008E166A" w:rsidRDefault="00BA1E94" w:rsidP="003F09C9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election of the non-exposed cohort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Drawn from the same community (1 star); different source or unclear (0 stars).</w:t>
      </w:r>
    </w:p>
    <w:p w14:paraId="6C466094" w14:textId="58B9B19E" w:rsidR="00BA1E94" w:rsidRPr="008E166A" w:rsidRDefault="00BA1E94" w:rsidP="003F09C9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scertainment of exposur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Secure records or structured interview (1 star); self-report or unclear (0 stars).</w:t>
      </w:r>
    </w:p>
    <w:p w14:paraId="62F3F3E4" w14:textId="1A1D29FF" w:rsidR="00BA1E94" w:rsidRPr="008E166A" w:rsidRDefault="00BA1E94" w:rsidP="003F09C9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Demonstration that outcome was not present at start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Outcome (e.g., asthma) absent at baseline (1 star); not confirmed or unclear (0 stars).</w:t>
      </w:r>
    </w:p>
    <w:p w14:paraId="43E061D9" w14:textId="5D259726" w:rsidR="00BA1E94" w:rsidRPr="008E166A" w:rsidRDefault="00BA1E94" w:rsidP="003F09C9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mparability (2 stars)</w:t>
      </w:r>
    </w:p>
    <w:p w14:paraId="12168A84" w14:textId="53F8CB55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mparability of cohort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Controls for primary confounder (e.g., age, sex; 1 star) and additional confounders (e.g., race, household exposure; 1 star); no adjustment (0 stars).</w:t>
      </w:r>
    </w:p>
    <w:p w14:paraId="05CCA4C7" w14:textId="58DF23B1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Outcome (3 stars)</w:t>
      </w:r>
    </w:p>
    <w:p w14:paraId="16DA09F6" w14:textId="367CEBBA" w:rsidR="00BA1E94" w:rsidRPr="008E166A" w:rsidRDefault="00BA1E94" w:rsidP="003F09C9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ssessment of outcom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Independent blind assessment or record linkage (1 star); self-report or unclear (0 stars).</w:t>
      </w:r>
    </w:p>
    <w:p w14:paraId="45BCE787" w14:textId="5A5BB44E" w:rsidR="00BA1E94" w:rsidRPr="008E166A" w:rsidRDefault="00BA1E94" w:rsidP="003F09C9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Follow-up long enough for outcome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Sufficient duration (e.g., ≥1 year; 1 star); inadequate or unclear (0 stars).</w:t>
      </w:r>
    </w:p>
    <w:p w14:paraId="7B0AF29E" w14:textId="311F7DFD" w:rsidR="00BA1E94" w:rsidRPr="008E166A" w:rsidRDefault="00BA1E94" w:rsidP="003F09C9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dequacy of follow-up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Complete follow-up or minimal loss (&lt;20%; 1 star); high loss or unclear (0 stars).</w:t>
      </w:r>
    </w:p>
    <w:p w14:paraId="6E0A89A9" w14:textId="53E21BC6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Maximum scor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9 stars.</w:t>
      </w:r>
    </w:p>
    <w:p w14:paraId="255018C0" w14:textId="4FD654AF" w:rsidR="00BA1E94" w:rsidRPr="008E166A" w:rsidRDefault="00BA1E94" w:rsidP="009D3C07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2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ross-Sectional Studies</w:t>
      </w:r>
    </w:p>
    <w:p w14:paraId="0CD23713" w14:textId="4C68464F" w:rsidR="00BA1E94" w:rsidRPr="008E166A" w:rsidRDefault="00BA1E94" w:rsidP="00BA1E94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The NOS for cross-sectional studies, adapted by Herzog et al. (2013)</w: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begin" w:fldLock="1"/>
      </w:r>
      <w:r w:rsidR="008A00D2">
        <w:rPr>
          <w:rFonts w:asciiTheme="majorBidi" w:eastAsia="Times New Roman" w:hAnsiTheme="majorBidi" w:cstheme="majorBidi"/>
          <w:sz w:val="24"/>
          <w:szCs w:val="24"/>
        </w:rPr>
        <w:instrText>ADDIN CSL_CITATION {"citationItems":[{"id":"ITEM-1","itemData":{"ISSN":"1471-2458","author":[{"dropping-particle":"","family":"Herzog","given":"Raúl","non-dropping-particle":"","parse-names":false,"suffix":""},{"dropping-particle":"","family":"Álvarez-Pasquin","given":"Mª José","non-dropping-particle":"","parse-names":false,"suffix":""},{"dropping-particle":"","family":"Díaz","given":"Camino","non-dropping-particle":"","parse-names":false,"suffix":""},{"dropping-particle":"","family":"Barrio","given":"José Luis","non-dropping-particle":"Del","parse-names":false,"suffix":""},{"dropping-particle":"","family":"Estrada","given":"José Manuel","non-dropping-particle":"","parse-names":false,"suffix":""},{"dropping-particle":"","family":"Gil","given":"Ángel","non-dropping-particle":"","parse-names":false,"suffix":""}],"container-title":"BMC public health","id":"ITEM-1","issue":"1","issued":{"date-parts":[["2013"]]},"page":"154","publisher":"Springer","title":"Are healthcare workers’ intentions to vaccinate related to their knowledge, beliefs and attitudes? A systematic review","type":"article-journal","volume":"13"},"uris":["http://www.mendeley.com/documents/?uuid=646859f0-2631-4755-a600-12527ddd4b25"]}],"mendeley":{"formattedCitation":"&lt;sup&gt;2&lt;/sup&gt;","plainTextFormattedCitation":"2","previouslyFormattedCitation":"(2)"},"properties":{"noteIndex":0},"schema":"https://github.com/citation-style-language/schema/raw/master/csl-citation.json"}</w:instrTex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8A00D2" w:rsidRPr="008A00D2">
        <w:rPr>
          <w:rFonts w:asciiTheme="majorBidi" w:eastAsia="Times New Roman" w:hAnsiTheme="majorBidi" w:cstheme="majorBidi"/>
          <w:noProof/>
          <w:sz w:val="24"/>
          <w:szCs w:val="24"/>
          <w:vertAlign w:val="superscript"/>
        </w:rPr>
        <w:t>2</w:t>
      </w:r>
      <w:r w:rsidR="00A31F65" w:rsidRPr="008E166A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Pr="008E166A">
        <w:rPr>
          <w:rFonts w:asciiTheme="majorBidi" w:eastAsia="Times New Roman" w:hAnsiTheme="majorBidi" w:cstheme="majorBidi"/>
          <w:sz w:val="24"/>
          <w:szCs w:val="24"/>
        </w:rPr>
        <w:t>, includes seven items:</w:t>
      </w:r>
    </w:p>
    <w:p w14:paraId="779785A7" w14:textId="14B24A99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lastRenderedPageBreak/>
        <w:t>Selection (5 stars)</w:t>
      </w:r>
    </w:p>
    <w:p w14:paraId="0AEF48E3" w14:textId="1EAC783F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Representativeness of the sampl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Truly or somewhat representative (1 star); selected group or unclear (0 stars).</w:t>
      </w:r>
    </w:p>
    <w:p w14:paraId="18CBF1A0" w14:textId="40E1D422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ample siz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Justified (e.g., power calculation; 1 star); not justified or unclear (0 stars).</w:t>
      </w:r>
    </w:p>
    <w:p w14:paraId="630153B3" w14:textId="4165CC27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Non-respondent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Response rate ≥80% or non-respondents similar (1 star); low response or unclear (0 stars).</w:t>
      </w:r>
    </w:p>
    <w:p w14:paraId="44F4EC4B" w14:textId="7B02BBF3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scertainment of exposur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Validated tool (2 stars); non-validated but clear (1 star); unclear (0 stars).</w:t>
      </w:r>
    </w:p>
    <w:p w14:paraId="0319D32A" w14:textId="43368316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mparability (2 stars)</w:t>
      </w:r>
    </w:p>
    <w:p w14:paraId="10C6A48A" w14:textId="0E19D00D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mparability of subject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Controls for primary confounder (1 star) and additional confounders (1 star); no adjustment (0 stars).</w:t>
      </w:r>
    </w:p>
    <w:p w14:paraId="2FA2F10B" w14:textId="7DDF9EF1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outlineLvl w:val="3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Outcome (3 stars)</w:t>
      </w:r>
    </w:p>
    <w:p w14:paraId="1905F23D" w14:textId="60B07E9A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ssessment of outcom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Independent assessment or validated tool (2 stars); self-report (1 star); unclear (0 stars).</w:t>
      </w:r>
    </w:p>
    <w:p w14:paraId="142ACD54" w14:textId="2DAC3BF9" w:rsidR="00BA1E94" w:rsidRPr="008E166A" w:rsidRDefault="00BA1E94" w:rsidP="009D3C07">
      <w:pPr>
        <w:pStyle w:val="ListParagraph"/>
        <w:numPr>
          <w:ilvl w:val="2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tatistical test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Appropriate and clearly described (1 star); inappropriate or unclear (0 stars).</w:t>
      </w:r>
    </w:p>
    <w:p w14:paraId="4913C7B6" w14:textId="43DED2E7" w:rsidR="00BA1E94" w:rsidRPr="008E166A" w:rsidRDefault="00BA1E94" w:rsidP="009D3C07">
      <w:pPr>
        <w:pStyle w:val="ListParagraph"/>
        <w:numPr>
          <w:ilvl w:val="1"/>
          <w:numId w:val="10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Maximum scor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10 stars.</w:t>
      </w:r>
    </w:p>
    <w:p w14:paraId="16E173CD" w14:textId="420A3D54" w:rsidR="00BA1E94" w:rsidRPr="008E166A" w:rsidRDefault="00BA1E94" w:rsidP="009D3C07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coring Methodology</w:t>
      </w:r>
    </w:p>
    <w:p w14:paraId="62243B6A" w14:textId="77777777" w:rsidR="00BA1E94" w:rsidRPr="008E166A" w:rsidRDefault="00BA1E94" w:rsidP="00BA1E94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Each item is assigned 0–2 stars based on predefined criteria. Total scores are summed across domains and interpreted as:</w:t>
      </w:r>
    </w:p>
    <w:p w14:paraId="23083756" w14:textId="77777777" w:rsidR="00BA1E94" w:rsidRPr="008E166A" w:rsidRDefault="00BA1E94" w:rsidP="00BA1E94">
      <w:pPr>
        <w:numPr>
          <w:ilvl w:val="0"/>
          <w:numId w:val="7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≥7 star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High quality (low risk of bias).</w:t>
      </w:r>
    </w:p>
    <w:p w14:paraId="0D3FB251" w14:textId="77777777" w:rsidR="00BA1E94" w:rsidRPr="008E166A" w:rsidRDefault="00BA1E94" w:rsidP="00BA1E94">
      <w:pPr>
        <w:numPr>
          <w:ilvl w:val="0"/>
          <w:numId w:val="7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5–6 star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Moderate quality.</w:t>
      </w:r>
    </w:p>
    <w:p w14:paraId="5FA87942" w14:textId="77777777" w:rsidR="00BA1E94" w:rsidRPr="008E166A" w:rsidRDefault="00BA1E94" w:rsidP="00BA1E94">
      <w:pPr>
        <w:numPr>
          <w:ilvl w:val="0"/>
          <w:numId w:val="7"/>
        </w:num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&lt;5 stars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Low quality (high risk of bias).</w:t>
      </w:r>
    </w:p>
    <w:p w14:paraId="5D40BCC8" w14:textId="77777777" w:rsidR="00BA1E94" w:rsidRPr="008E166A" w:rsidRDefault="00BA1E94" w:rsidP="00BA1E94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Two reviewers independently assess studies, resolving discrepancies through consensus to ensure reliability.</w:t>
      </w:r>
    </w:p>
    <w:p w14:paraId="17971C66" w14:textId="523D9BFE" w:rsidR="00BA1E94" w:rsidRPr="008E166A" w:rsidRDefault="00BA1E94" w:rsidP="008E166A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pplication in the Systematic Review</w:t>
      </w:r>
    </w:p>
    <w:p w14:paraId="216BEF81" w14:textId="384567F6" w:rsidR="008E166A" w:rsidRPr="008E166A" w:rsidRDefault="00BA1E94" w:rsidP="00801139">
      <w:p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 xml:space="preserve">The NOS was applied to 10 studies (1 cohort, 9 cross-sectional) included in the systematic review on e-cigarettes, traditional cigarettes, and asthma in adolescents. The cohort study (Xie et al., 2020 [PATH]) was evaluated using cohort criteria, while the cross-sectional studies (Yao et al., 2024; Williams et al., 2023; Balan et al., 2023; Alanazi et al., 2022; Veldhuis et al., 2021; Vasileiadou et al., 2021; Xie et al., 2020 [YRBS]; Wills et al., 2020; </w:t>
      </w:r>
      <w:proofErr w:type="spellStart"/>
      <w:r w:rsidRPr="008E166A">
        <w:rPr>
          <w:rFonts w:asciiTheme="majorBidi" w:eastAsia="Times New Roman" w:hAnsiTheme="majorBidi" w:cstheme="majorBidi"/>
          <w:sz w:val="24"/>
          <w:szCs w:val="24"/>
        </w:rPr>
        <w:t>Alnajem</w:t>
      </w:r>
      <w:proofErr w:type="spellEnd"/>
      <w:r w:rsidRPr="008E166A">
        <w:rPr>
          <w:rFonts w:asciiTheme="majorBidi" w:eastAsia="Times New Roman" w:hAnsiTheme="majorBidi" w:cstheme="majorBidi"/>
          <w:sz w:val="24"/>
          <w:szCs w:val="24"/>
        </w:rPr>
        <w:t xml:space="preserve"> et al., 2020) used cross-sectional criteria. Scores ranged from 6 to 8, indicating moderate to high quality. The </w:t>
      </w:r>
      <w:r w:rsidR="00801139" w:rsidRPr="00801139">
        <w:rPr>
          <w:rFonts w:asciiTheme="majorBidi" w:eastAsia="Times New Roman" w:hAnsiTheme="majorBidi" w:cstheme="majorBidi"/>
          <w:sz w:val="24"/>
          <w:szCs w:val="24"/>
        </w:rPr>
        <w:t>Supplementary Table 1</w:t>
      </w:r>
      <w:r w:rsidR="0080113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summarizes NOS scores for each study.</w:t>
      </w:r>
    </w:p>
    <w:p w14:paraId="31BF2FD0" w14:textId="71A8B70F" w:rsidR="00BA1E94" w:rsidRPr="008E166A" w:rsidRDefault="00BA1E94" w:rsidP="008E166A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outlineLvl w:val="2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coring Notes</w:t>
      </w:r>
    </w:p>
    <w:p w14:paraId="0E9A1F13" w14:textId="77777777" w:rsidR="00BA1E94" w:rsidRPr="008E166A" w:rsidRDefault="00BA1E94" w:rsidP="00BA1E94">
      <w:pPr>
        <w:numPr>
          <w:ilvl w:val="0"/>
          <w:numId w:val="8"/>
        </w:num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Selection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Most studies scored 3–4 due to representative sampling (e.g., PATH, YRBS) and validated exposure tools. Lower scores (e.g., Alanazi et al., 2022; Xie et al., 2020 [YRBS]) reflected unjustified sample sizes or unclear response rates.</w:t>
      </w:r>
    </w:p>
    <w:p w14:paraId="49A6CD94" w14:textId="77777777" w:rsidR="00BA1E94" w:rsidRPr="008E166A" w:rsidRDefault="00BA1E94" w:rsidP="00BA1E94">
      <w:pPr>
        <w:numPr>
          <w:ilvl w:val="0"/>
          <w:numId w:val="8"/>
        </w:num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lastRenderedPageBreak/>
        <w:t>Comparability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Scores of 1–2 reflected adjustment for confounders like age, sex, race, and household exposure. Alanazi et al. (2022) and Xie et al. (2020 [YRBS]) scored 1/2 due to limited adjustments.</w:t>
      </w:r>
    </w:p>
    <w:p w14:paraId="1F299104" w14:textId="77777777" w:rsidR="00BA1E94" w:rsidRPr="008E166A" w:rsidRDefault="00BA1E94" w:rsidP="00BA1E94">
      <w:pPr>
        <w:numPr>
          <w:ilvl w:val="0"/>
          <w:numId w:val="8"/>
        </w:num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Outcome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Self-reported asthma lowered scores to 1/2 for outcome assessment in all studies. Statistical tests were appropriate, earning 1/1.</w:t>
      </w:r>
    </w:p>
    <w:p w14:paraId="18AD0FA9" w14:textId="77777777" w:rsidR="00BA1E94" w:rsidRPr="008E166A" w:rsidRDefault="00BA1E94" w:rsidP="00BA1E94">
      <w:pPr>
        <w:numPr>
          <w:ilvl w:val="0"/>
          <w:numId w:val="8"/>
        </w:num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Example (</w:t>
      </w:r>
      <w:proofErr w:type="spellStart"/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Alnajem</w:t>
      </w:r>
      <w:proofErr w:type="spellEnd"/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et al., 2020)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Representative school-based sample (1 star), justified sample size (1 star), response rate unclear (0 stars), validated exposure questionnaire (2 stars), adjusted for confounders (2 stars), self-reported asthma (1 star), appropriate statistics (1 star). Total: 8/10.</w:t>
      </w:r>
    </w:p>
    <w:p w14:paraId="423E8BA1" w14:textId="77777777" w:rsidR="00BA1E94" w:rsidRPr="008E166A" w:rsidRDefault="00BA1E94" w:rsidP="00BA1E94">
      <w:pPr>
        <w:numPr>
          <w:ilvl w:val="0"/>
          <w:numId w:val="8"/>
        </w:num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Example (Xie et al., 2020 [PATH])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: Representative cohort (1 star), same community non-exposed (1 star), structured exposure survey (1 star), asthma absent at baseline (1 star), adjusted confounders (2 stars), self-reported outcome (0 stars), adequate follow-up (1 star), minimal loss (1 star). Total: 8/9.</w:t>
      </w:r>
    </w:p>
    <w:p w14:paraId="2DFFFF8C" w14:textId="0F095095" w:rsidR="008E166A" w:rsidRPr="008E166A" w:rsidRDefault="00BA1E94" w:rsidP="003200BD">
      <w:p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>Lower outcome scores across studies were due to reliance on self-reported asthma, common in large surveys. High selection and comparability scores reflected robust sampling and confounder adjustment.</w:t>
      </w:r>
    </w:p>
    <w:p w14:paraId="586CE80D" w14:textId="477650B0" w:rsidR="00BA1E94" w:rsidRPr="008E166A" w:rsidRDefault="00BA1E94" w:rsidP="008E166A">
      <w:pPr>
        <w:pStyle w:val="ListParagraph"/>
        <w:numPr>
          <w:ilvl w:val="0"/>
          <w:numId w:val="10"/>
        </w:numPr>
        <w:spacing w:before="100" w:beforeAutospacing="1" w:after="100" w:afterAutospacing="1" w:line="240" w:lineRule="auto"/>
        <w:jc w:val="both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Conclusion</w:t>
      </w:r>
    </w:p>
    <w:p w14:paraId="650F1529" w14:textId="4C5EC6EA" w:rsidR="00BA1E94" w:rsidRPr="008E166A" w:rsidRDefault="00BA1E94" w:rsidP="00801139">
      <w:pPr>
        <w:spacing w:before="100" w:beforeAutospacing="1" w:after="100" w:afterAutospacing="1" w:line="24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sz w:val="24"/>
          <w:szCs w:val="24"/>
        </w:rPr>
        <w:t xml:space="preserve">The NOS provided a rigorous framework for quality assessment in this review. Scores of 6–8/10 indicate reliable studies, though self-reported outcomes warrant cautious interpretation. The </w:t>
      </w:r>
      <w:r w:rsidR="00801139" w:rsidRPr="00801139">
        <w:rPr>
          <w:rFonts w:asciiTheme="majorBidi" w:eastAsia="Times New Roman" w:hAnsiTheme="majorBidi" w:cstheme="majorBidi"/>
          <w:sz w:val="24"/>
          <w:szCs w:val="24"/>
        </w:rPr>
        <w:t>Supplementary Table 1</w:t>
      </w:r>
      <w:r w:rsidR="0080113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Pr="008E166A">
        <w:rPr>
          <w:rFonts w:asciiTheme="majorBidi" w:eastAsia="Times New Roman" w:hAnsiTheme="majorBidi" w:cstheme="majorBidi"/>
          <w:sz w:val="24"/>
          <w:szCs w:val="24"/>
        </w:rPr>
        <w:t>enhances transparency, detailing how each study was evaluated.</w:t>
      </w:r>
    </w:p>
    <w:p w14:paraId="0EABA8F4" w14:textId="6DD75028" w:rsidR="00BA1E94" w:rsidRPr="008E166A" w:rsidRDefault="00BA1E94" w:rsidP="00BA1E94">
      <w:pPr>
        <w:spacing w:before="100" w:beforeAutospacing="1" w:after="100" w:afterAutospacing="1" w:line="240" w:lineRule="auto"/>
        <w:outlineLvl w:val="1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References</w:t>
      </w:r>
      <w:r w:rsidR="00C636DF" w:rsidRPr="008E166A">
        <w:rPr>
          <w:rFonts w:asciiTheme="majorBidi" w:hAnsiTheme="majorBidi" w:cstheme="majorBidi"/>
          <w:sz w:val="24"/>
          <w:szCs w:val="24"/>
        </w:rPr>
        <w:t xml:space="preserve"> </w:t>
      </w:r>
      <w:r w:rsidR="00C636DF" w:rsidRPr="008E166A">
        <w:rPr>
          <w:rFonts w:asciiTheme="majorBidi" w:eastAsia="Times New Roman" w:hAnsiTheme="majorBidi" w:cstheme="majorBidi"/>
          <w:b/>
          <w:bCs/>
          <w:sz w:val="24"/>
          <w:szCs w:val="24"/>
        </w:rPr>
        <w:t>(Supplementary)</w:t>
      </w:r>
    </w:p>
    <w:p w14:paraId="2A853A95" w14:textId="65B5646B" w:rsidR="008A00D2" w:rsidRPr="008A00D2" w:rsidRDefault="00A31F65" w:rsidP="008A00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E166A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8E166A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8E166A">
        <w:rPr>
          <w:rFonts w:asciiTheme="majorBidi" w:hAnsiTheme="majorBidi" w:cstheme="majorBidi"/>
          <w:sz w:val="24"/>
          <w:szCs w:val="24"/>
        </w:rPr>
        <w:fldChar w:fldCharType="separate"/>
      </w:r>
      <w:r w:rsidR="008A00D2" w:rsidRPr="008A00D2">
        <w:rPr>
          <w:rFonts w:ascii="Times New Roman" w:hAnsi="Times New Roman" w:cs="Times New Roman"/>
          <w:noProof/>
          <w:sz w:val="24"/>
        </w:rPr>
        <w:t>1.</w:t>
      </w:r>
      <w:r w:rsidR="008A00D2" w:rsidRPr="008A00D2">
        <w:rPr>
          <w:rFonts w:ascii="Times New Roman" w:hAnsi="Times New Roman" w:cs="Times New Roman"/>
          <w:noProof/>
          <w:sz w:val="24"/>
        </w:rPr>
        <w:tab/>
        <w:t>Wells GA, Shea B, O’Connell D, et al. The Newcastle-Ottawa Scale (NOS) for assessing the quality of nonrandomised studies in meta-analyses. Published online 2000.</w:t>
      </w:r>
    </w:p>
    <w:p w14:paraId="54253D58" w14:textId="77777777" w:rsidR="008A00D2" w:rsidRPr="008A00D2" w:rsidRDefault="008A00D2" w:rsidP="008A00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A00D2">
        <w:rPr>
          <w:rFonts w:ascii="Times New Roman" w:hAnsi="Times New Roman" w:cs="Times New Roman"/>
          <w:noProof/>
          <w:sz w:val="24"/>
        </w:rPr>
        <w:t>2.</w:t>
      </w:r>
      <w:r w:rsidRPr="008A00D2">
        <w:rPr>
          <w:rFonts w:ascii="Times New Roman" w:hAnsi="Times New Roman" w:cs="Times New Roman"/>
          <w:noProof/>
          <w:sz w:val="24"/>
        </w:rPr>
        <w:tab/>
        <w:t xml:space="preserve">Herzog R, Álvarez-Pasquin MJ, Díaz C, Del Barrio JL, Estrada JM, Gil Á. Are healthcare workers’ intentions to vaccinate related to their knowledge, beliefs and attitudes? A systematic review. </w:t>
      </w:r>
      <w:r w:rsidRPr="008A00D2">
        <w:rPr>
          <w:rFonts w:ascii="Times New Roman" w:hAnsi="Times New Roman" w:cs="Times New Roman"/>
          <w:i/>
          <w:iCs/>
          <w:noProof/>
          <w:sz w:val="24"/>
        </w:rPr>
        <w:t>BMC Public Health</w:t>
      </w:r>
      <w:r w:rsidRPr="008A00D2">
        <w:rPr>
          <w:rFonts w:ascii="Times New Roman" w:hAnsi="Times New Roman" w:cs="Times New Roman"/>
          <w:noProof/>
          <w:sz w:val="24"/>
        </w:rPr>
        <w:t>. 2013;13(1):154.</w:t>
      </w:r>
    </w:p>
    <w:p w14:paraId="27DC606B" w14:textId="51914C82" w:rsidR="00C31E77" w:rsidRDefault="00A31F65">
      <w:pPr>
        <w:rPr>
          <w:rFonts w:asciiTheme="majorBidi" w:hAnsiTheme="majorBidi" w:cstheme="majorBidi"/>
          <w:sz w:val="24"/>
          <w:szCs w:val="24"/>
        </w:rPr>
      </w:pPr>
      <w:r w:rsidRPr="008E166A">
        <w:rPr>
          <w:rFonts w:asciiTheme="majorBidi" w:hAnsiTheme="majorBidi" w:cstheme="majorBidi"/>
          <w:sz w:val="24"/>
          <w:szCs w:val="24"/>
        </w:rPr>
        <w:fldChar w:fldCharType="end"/>
      </w:r>
    </w:p>
    <w:p w14:paraId="42653C9B" w14:textId="77777777" w:rsidR="003200BD" w:rsidRPr="003B73F3" w:rsidRDefault="003200BD" w:rsidP="003200BD">
      <w:pPr>
        <w:rPr>
          <w:rFonts w:asciiTheme="majorBidi" w:hAnsiTheme="majorBidi" w:cstheme="majorBidi"/>
          <w:sz w:val="20"/>
          <w:szCs w:val="20"/>
        </w:rPr>
      </w:pPr>
      <w:r w:rsidRPr="003B73F3">
        <w:rPr>
          <w:rFonts w:asciiTheme="majorBidi" w:hAnsiTheme="majorBidi" w:cstheme="majorBidi"/>
          <w:b/>
          <w:bCs/>
          <w:sz w:val="20"/>
          <w:szCs w:val="20"/>
        </w:rPr>
        <w:t>Supplementary Table 1.</w:t>
      </w:r>
      <w:r w:rsidRPr="003B73F3">
        <w:rPr>
          <w:rFonts w:asciiTheme="majorBidi" w:hAnsiTheme="majorBidi" w:cstheme="majorBidi"/>
          <w:sz w:val="20"/>
          <w:szCs w:val="20"/>
        </w:rPr>
        <w:t xml:space="preserve"> NOS Scores for Included Studi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250"/>
        <w:gridCol w:w="1952"/>
        <w:gridCol w:w="827"/>
        <w:gridCol w:w="1316"/>
        <w:gridCol w:w="838"/>
        <w:gridCol w:w="1059"/>
      </w:tblGrid>
      <w:tr w:rsidR="003200BD" w:rsidRPr="003B73F3" w14:paraId="4FDA7E32" w14:textId="77777777" w:rsidTr="005B1B2B">
        <w:trPr>
          <w:tblHeader/>
          <w:tblCellSpacing w:w="15" w:type="dxa"/>
        </w:trPr>
        <w:tc>
          <w:tcPr>
            <w:tcW w:w="2205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0D2D19D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Study</w:t>
            </w:r>
          </w:p>
        </w:tc>
        <w:tc>
          <w:tcPr>
            <w:tcW w:w="192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2C03C90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E059EC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Selec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0E6851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Comparabil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68C4203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Outco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DCD163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</w:rPr>
              <w:t>Total Score</w:t>
            </w:r>
          </w:p>
        </w:tc>
      </w:tr>
      <w:tr w:rsidR="003200BD" w:rsidRPr="003B73F3" w14:paraId="322807B8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0C2816D0" w14:textId="2F61AC11" w:rsidR="003200BD" w:rsidRPr="000C5ECF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Yao et al., 2024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10</w:t>
            </w:r>
          </w:p>
        </w:tc>
        <w:tc>
          <w:tcPr>
            <w:tcW w:w="1922" w:type="dxa"/>
            <w:vAlign w:val="center"/>
            <w:hideMark/>
          </w:tcPr>
          <w:p w14:paraId="78FFEA72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0CD22329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4/5</w:t>
            </w:r>
          </w:p>
        </w:tc>
        <w:tc>
          <w:tcPr>
            <w:tcW w:w="0" w:type="auto"/>
            <w:vAlign w:val="center"/>
            <w:hideMark/>
          </w:tcPr>
          <w:p w14:paraId="749B863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0D7950F7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0223CACF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8/10</w:t>
            </w:r>
          </w:p>
        </w:tc>
      </w:tr>
      <w:tr w:rsidR="003200BD" w:rsidRPr="003B73F3" w14:paraId="75608138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44BCF13E" w14:textId="0103C83C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Williams et al., 2023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 w:rsidRPr="000C5ECF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14</w:t>
            </w:r>
          </w:p>
        </w:tc>
        <w:tc>
          <w:tcPr>
            <w:tcW w:w="1922" w:type="dxa"/>
            <w:vAlign w:val="center"/>
            <w:hideMark/>
          </w:tcPr>
          <w:p w14:paraId="1F7FA860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7F6B1DF9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3/5</w:t>
            </w:r>
          </w:p>
        </w:tc>
        <w:tc>
          <w:tcPr>
            <w:tcW w:w="0" w:type="auto"/>
            <w:vAlign w:val="center"/>
            <w:hideMark/>
          </w:tcPr>
          <w:p w14:paraId="4B69D503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361DC229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2EAE7237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7/10</w:t>
            </w:r>
          </w:p>
        </w:tc>
      </w:tr>
      <w:tr w:rsidR="003200BD" w:rsidRPr="003B73F3" w14:paraId="0639C010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124A2800" w14:textId="6BC5A0A1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Balan et al., 2023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 w:rsidRPr="000C5ECF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16</w:t>
            </w:r>
          </w:p>
        </w:tc>
        <w:tc>
          <w:tcPr>
            <w:tcW w:w="1922" w:type="dxa"/>
            <w:vAlign w:val="center"/>
            <w:hideMark/>
          </w:tcPr>
          <w:p w14:paraId="41ED35C8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443512D2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4/5</w:t>
            </w:r>
          </w:p>
        </w:tc>
        <w:tc>
          <w:tcPr>
            <w:tcW w:w="0" w:type="auto"/>
            <w:vAlign w:val="center"/>
            <w:hideMark/>
          </w:tcPr>
          <w:p w14:paraId="431FE1F9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392CE593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0A700342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8/10</w:t>
            </w:r>
          </w:p>
        </w:tc>
      </w:tr>
      <w:tr w:rsidR="003200BD" w:rsidRPr="003B73F3" w14:paraId="62315620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7089EB6B" w14:textId="206E5ABC" w:rsidR="003200BD" w:rsidRPr="000C5ECF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Alanazi et al., 2022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17</w:t>
            </w:r>
          </w:p>
        </w:tc>
        <w:tc>
          <w:tcPr>
            <w:tcW w:w="1922" w:type="dxa"/>
            <w:vAlign w:val="center"/>
            <w:hideMark/>
          </w:tcPr>
          <w:p w14:paraId="76195E41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4641E38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3/5</w:t>
            </w:r>
          </w:p>
        </w:tc>
        <w:tc>
          <w:tcPr>
            <w:tcW w:w="0" w:type="auto"/>
            <w:vAlign w:val="center"/>
            <w:hideMark/>
          </w:tcPr>
          <w:p w14:paraId="68C21B30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1/2</w:t>
            </w:r>
          </w:p>
        </w:tc>
        <w:tc>
          <w:tcPr>
            <w:tcW w:w="0" w:type="auto"/>
            <w:vAlign w:val="center"/>
            <w:hideMark/>
          </w:tcPr>
          <w:p w14:paraId="7999F147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21CA1FC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6/10</w:t>
            </w:r>
          </w:p>
        </w:tc>
      </w:tr>
      <w:tr w:rsidR="003200BD" w:rsidRPr="003B73F3" w14:paraId="18CAF438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19C2051C" w14:textId="63E46020" w:rsidR="003200BD" w:rsidRPr="000C5ECF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Veldhuis et al., 2021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18</w:t>
            </w:r>
          </w:p>
        </w:tc>
        <w:tc>
          <w:tcPr>
            <w:tcW w:w="1922" w:type="dxa"/>
            <w:vAlign w:val="center"/>
            <w:hideMark/>
          </w:tcPr>
          <w:p w14:paraId="434AC3D6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2647B938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3/5</w:t>
            </w:r>
          </w:p>
        </w:tc>
        <w:tc>
          <w:tcPr>
            <w:tcW w:w="0" w:type="auto"/>
            <w:vAlign w:val="center"/>
            <w:hideMark/>
          </w:tcPr>
          <w:p w14:paraId="28994FF8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1C9DA088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6624472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7/10</w:t>
            </w:r>
          </w:p>
        </w:tc>
      </w:tr>
      <w:tr w:rsidR="003200BD" w:rsidRPr="003B73F3" w14:paraId="33D80D82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3D07D9A4" w14:textId="3D0BE02A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Vasileiadou et al., 2021</w:t>
            </w:r>
            <w:r w:rsidR="000C5ECF" w:rsidRP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32</w:t>
            </w:r>
          </w:p>
        </w:tc>
        <w:tc>
          <w:tcPr>
            <w:tcW w:w="1922" w:type="dxa"/>
            <w:vAlign w:val="center"/>
            <w:hideMark/>
          </w:tcPr>
          <w:p w14:paraId="7135457D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23B7AF3E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3/5</w:t>
            </w:r>
          </w:p>
        </w:tc>
        <w:tc>
          <w:tcPr>
            <w:tcW w:w="0" w:type="auto"/>
            <w:vAlign w:val="center"/>
            <w:hideMark/>
          </w:tcPr>
          <w:p w14:paraId="58CAA77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7187D7DF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03717D1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7/10</w:t>
            </w:r>
          </w:p>
        </w:tc>
      </w:tr>
      <w:tr w:rsidR="003200BD" w:rsidRPr="003B73F3" w14:paraId="5A8E6539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028AF245" w14:textId="7F66BDE2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Xie et al., 2020 [YRBS]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 w:rsidRP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30</w:t>
            </w:r>
          </w:p>
        </w:tc>
        <w:tc>
          <w:tcPr>
            <w:tcW w:w="1922" w:type="dxa"/>
            <w:vAlign w:val="center"/>
            <w:hideMark/>
          </w:tcPr>
          <w:p w14:paraId="277D03D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0208AFCB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3/5</w:t>
            </w:r>
          </w:p>
        </w:tc>
        <w:tc>
          <w:tcPr>
            <w:tcW w:w="0" w:type="auto"/>
            <w:vAlign w:val="center"/>
            <w:hideMark/>
          </w:tcPr>
          <w:p w14:paraId="224CA5B6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1/2</w:t>
            </w:r>
          </w:p>
        </w:tc>
        <w:tc>
          <w:tcPr>
            <w:tcW w:w="0" w:type="auto"/>
            <w:vAlign w:val="center"/>
            <w:hideMark/>
          </w:tcPr>
          <w:p w14:paraId="717DFBF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093893E5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6/10</w:t>
            </w:r>
          </w:p>
        </w:tc>
      </w:tr>
      <w:tr w:rsidR="003200BD" w:rsidRPr="003B73F3" w14:paraId="3C14B00C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23CE1BEB" w14:textId="367CB8E3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Xie et al., 2020 [PATH]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 w:rsidRP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31</w:t>
            </w:r>
          </w:p>
        </w:tc>
        <w:tc>
          <w:tcPr>
            <w:tcW w:w="1922" w:type="dxa"/>
            <w:vAlign w:val="center"/>
            <w:hideMark/>
          </w:tcPr>
          <w:p w14:paraId="3511C28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ohort</w:t>
            </w:r>
          </w:p>
        </w:tc>
        <w:tc>
          <w:tcPr>
            <w:tcW w:w="0" w:type="auto"/>
            <w:vAlign w:val="center"/>
            <w:hideMark/>
          </w:tcPr>
          <w:p w14:paraId="0560FC82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4/4</w:t>
            </w:r>
          </w:p>
        </w:tc>
        <w:tc>
          <w:tcPr>
            <w:tcW w:w="0" w:type="auto"/>
            <w:vAlign w:val="center"/>
            <w:hideMark/>
          </w:tcPr>
          <w:p w14:paraId="74C3A891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1126BC5D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1614EEAA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8/9</w:t>
            </w:r>
          </w:p>
        </w:tc>
      </w:tr>
      <w:tr w:rsidR="003200BD" w:rsidRPr="003B73F3" w14:paraId="7C158633" w14:textId="77777777" w:rsidTr="005B1B2B">
        <w:trPr>
          <w:tblCellSpacing w:w="15" w:type="dxa"/>
        </w:trPr>
        <w:tc>
          <w:tcPr>
            <w:tcW w:w="2205" w:type="dxa"/>
            <w:vAlign w:val="center"/>
            <w:hideMark/>
          </w:tcPr>
          <w:p w14:paraId="00B2905C" w14:textId="6249B6BD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Wills et al., 2020</w:t>
            </w:r>
            <w:r w:rsidR="000C5EC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0C5ECF" w:rsidRPr="000C5EC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13</w:t>
            </w:r>
          </w:p>
        </w:tc>
        <w:tc>
          <w:tcPr>
            <w:tcW w:w="1922" w:type="dxa"/>
            <w:vAlign w:val="center"/>
            <w:hideMark/>
          </w:tcPr>
          <w:p w14:paraId="5D58BE49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vAlign w:val="center"/>
            <w:hideMark/>
          </w:tcPr>
          <w:p w14:paraId="3088DE73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4/5</w:t>
            </w:r>
          </w:p>
        </w:tc>
        <w:tc>
          <w:tcPr>
            <w:tcW w:w="0" w:type="auto"/>
            <w:vAlign w:val="center"/>
            <w:hideMark/>
          </w:tcPr>
          <w:p w14:paraId="0DCA9E3F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vAlign w:val="center"/>
            <w:hideMark/>
          </w:tcPr>
          <w:p w14:paraId="3125A0C4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vAlign w:val="center"/>
            <w:hideMark/>
          </w:tcPr>
          <w:p w14:paraId="0B955CCB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8/10</w:t>
            </w:r>
          </w:p>
        </w:tc>
      </w:tr>
      <w:tr w:rsidR="003200BD" w:rsidRPr="003B73F3" w14:paraId="0E773125" w14:textId="77777777" w:rsidTr="005B1B2B">
        <w:trPr>
          <w:tblCellSpacing w:w="15" w:type="dxa"/>
        </w:trPr>
        <w:tc>
          <w:tcPr>
            <w:tcW w:w="2205" w:type="dxa"/>
            <w:tcBorders>
              <w:bottom w:val="single" w:sz="4" w:space="0" w:color="auto"/>
            </w:tcBorders>
            <w:vAlign w:val="center"/>
            <w:hideMark/>
          </w:tcPr>
          <w:p w14:paraId="60CA440B" w14:textId="34BB6C9C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proofErr w:type="spellStart"/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lastRenderedPageBreak/>
              <w:t>Alnajem</w:t>
            </w:r>
            <w:proofErr w:type="spellEnd"/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et al., 2020</w:t>
            </w:r>
            <w:r w:rsidR="00102BEF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="00102BEF" w:rsidRPr="00102BEF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</w:rPr>
              <w:t>15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vAlign w:val="center"/>
            <w:hideMark/>
          </w:tcPr>
          <w:p w14:paraId="4AA13B07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Cross-sectiona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26625E00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4/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26BCF367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39D2823F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2/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5BDB7DD5" w14:textId="77777777" w:rsidR="003200BD" w:rsidRPr="003B73F3" w:rsidRDefault="003200BD" w:rsidP="005B1B2B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3B73F3">
              <w:rPr>
                <w:rFonts w:asciiTheme="majorBidi" w:eastAsia="Times New Roman" w:hAnsiTheme="majorBidi" w:cstheme="majorBidi"/>
                <w:sz w:val="20"/>
                <w:szCs w:val="20"/>
              </w:rPr>
              <w:t>8/10</w:t>
            </w:r>
          </w:p>
        </w:tc>
      </w:tr>
    </w:tbl>
    <w:p w14:paraId="7F06C94B" w14:textId="77777777" w:rsidR="003200BD" w:rsidRDefault="003200BD">
      <w:pPr>
        <w:rPr>
          <w:rFonts w:asciiTheme="majorBidi" w:hAnsiTheme="majorBidi" w:cstheme="majorBidi"/>
          <w:sz w:val="20"/>
          <w:szCs w:val="20"/>
          <w:lang w:bidi="fa-IR"/>
        </w:rPr>
      </w:pPr>
    </w:p>
    <w:p w14:paraId="04FBBC39" w14:textId="77777777" w:rsidR="003B73F3" w:rsidRP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EC891E3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5CF34882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2D9B85E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3F45CB62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34E91FAC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78BFDBFF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70540CE2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20743089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7C31CC67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26B98F2B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64FA2CE0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2F2F49F8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559681B3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6F75EE0E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501703FB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48682AD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F184113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1EFC4A0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3FF3F8C8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2F779338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4F245361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67EE0283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198257BF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45C8AAA3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2B171FE1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71A4A43A" w14:textId="77777777" w:rsidR="003B73F3" w:rsidRDefault="003B73F3" w:rsidP="003B73F3">
      <w:pPr>
        <w:rPr>
          <w:rFonts w:asciiTheme="majorBidi" w:hAnsiTheme="majorBidi" w:cstheme="majorBidi"/>
          <w:sz w:val="20"/>
          <w:szCs w:val="20"/>
          <w:rtl/>
          <w:lang w:bidi="fa-IR"/>
        </w:rPr>
      </w:pPr>
    </w:p>
    <w:p w14:paraId="5FE6A315" w14:textId="77777777" w:rsidR="0038028A" w:rsidRDefault="0038028A" w:rsidP="0038028A">
      <w:pPr>
        <w:rPr>
          <w:rFonts w:asciiTheme="majorBidi" w:hAnsiTheme="majorBidi" w:cstheme="majorBidi"/>
          <w:sz w:val="20"/>
          <w:szCs w:val="20"/>
          <w:lang w:bidi="fa-IR"/>
        </w:rPr>
      </w:pPr>
    </w:p>
    <w:p w14:paraId="62255B3D" w14:textId="57B9434D" w:rsidR="005E4A86" w:rsidRDefault="005E4A86" w:rsidP="0038028A">
      <w:pPr>
        <w:rPr>
          <w:rFonts w:asciiTheme="majorBidi" w:hAnsiTheme="majorBidi" w:cstheme="majorBidi"/>
          <w:sz w:val="20"/>
          <w:szCs w:val="20"/>
          <w:lang w:bidi="fa-IR"/>
        </w:rPr>
        <w:sectPr w:rsidR="005E4A86" w:rsidSect="008029BF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tbl>
      <w:tblPr>
        <w:tblStyle w:val="GridTable2"/>
        <w:tblpPr w:leftFromText="180" w:rightFromText="180" w:tblpY="-1440"/>
        <w:tblW w:w="22006" w:type="dxa"/>
        <w:tblBorders>
          <w:top w:val="none" w:sz="0" w:space="0" w:color="auto"/>
          <w:bottom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0"/>
        <w:gridCol w:w="92"/>
        <w:gridCol w:w="718"/>
        <w:gridCol w:w="171"/>
        <w:gridCol w:w="729"/>
        <w:gridCol w:w="178"/>
        <w:gridCol w:w="1352"/>
        <w:gridCol w:w="231"/>
        <w:gridCol w:w="1837"/>
        <w:gridCol w:w="92"/>
        <w:gridCol w:w="1348"/>
        <w:gridCol w:w="92"/>
        <w:gridCol w:w="4948"/>
        <w:gridCol w:w="92"/>
        <w:gridCol w:w="2158"/>
        <w:gridCol w:w="92"/>
        <w:gridCol w:w="1888"/>
        <w:gridCol w:w="92"/>
        <w:gridCol w:w="900"/>
        <w:gridCol w:w="358"/>
        <w:gridCol w:w="1890"/>
        <w:gridCol w:w="182"/>
        <w:gridCol w:w="1618"/>
        <w:gridCol w:w="351"/>
        <w:gridCol w:w="145"/>
        <w:gridCol w:w="92"/>
      </w:tblGrid>
      <w:tr w:rsidR="0038028A" w:rsidRPr="001D5001" w14:paraId="028D974D" w14:textId="77777777" w:rsidTr="006316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6" w:type="dxa"/>
            <w:gridSpan w:val="26"/>
            <w:tcBorders>
              <w:top w:val="single" w:sz="4" w:space="0" w:color="auto"/>
              <w:bottom w:val="single" w:sz="4" w:space="0" w:color="auto"/>
            </w:tcBorders>
          </w:tcPr>
          <w:p w14:paraId="261F0576" w14:textId="77777777" w:rsidR="005E4A86" w:rsidRPr="006B3E3E" w:rsidRDefault="005E4A86" w:rsidP="005E4A86">
            <w:pPr>
              <w:rPr>
                <w:rFonts w:ascii="Times New Roman" w:eastAsia="Times New Roman" w:hAnsi="Times New Roman" w:cs="Times New Roman"/>
                <w:sz w:val="16"/>
                <w:szCs w:val="16"/>
                <w:rtl/>
                <w:lang w:bidi="fa-IR"/>
              </w:rPr>
            </w:pPr>
            <w:r w:rsidRPr="003B73F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Supplementary</w:t>
            </w:r>
            <w:r w:rsidRPr="006B3E3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abl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2. </w:t>
            </w:r>
            <w:r w:rsidRPr="005C0786">
              <w:rPr>
                <w:b w:val="0"/>
                <w:bCs w:val="0"/>
              </w:rPr>
              <w:t xml:space="preserve"> </w:t>
            </w:r>
            <w:r w:rsidRPr="005C0786"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  <w:t>Characteristics and outcomes of included studies</w:t>
            </w:r>
          </w:p>
          <w:p w14:paraId="2E440557" w14:textId="77777777" w:rsidR="0038028A" w:rsidRPr="001D5001" w:rsidRDefault="0038028A" w:rsidP="00631619">
            <w:pPr>
              <w:rPr>
                <w:rFonts w:ascii="Times New Roman" w:eastAsia="Times New Roman" w:hAnsi="Times New Roman" w:cs="Times New Roman"/>
                <w:b w:val="0"/>
                <w:bCs w:val="0"/>
                <w:sz w:val="16"/>
                <w:szCs w:val="16"/>
              </w:rPr>
            </w:pPr>
          </w:p>
        </w:tc>
      </w:tr>
      <w:tr w:rsidR="0038028A" w:rsidRPr="00DC115C" w14:paraId="70EFFE58" w14:textId="77777777" w:rsidTr="006768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E95784" w14:textId="77777777" w:rsidR="0038028A" w:rsidRPr="00DC115C" w:rsidRDefault="0038028A" w:rsidP="00631619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6"/>
                <w:szCs w:val="16"/>
                <w:rtl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DC115C">
              <w:rPr>
                <w:rFonts w:ascii="Times New Roman" w:eastAsia="Times New Roman" w:hAnsi="Times New Roman" w:cs="Times New Roman"/>
                <w:b w:val="0"/>
                <w:bCs w:val="0"/>
                <w:sz w:val="16"/>
                <w:szCs w:val="16"/>
              </w:rPr>
              <w:t>o.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</w:tcPr>
          <w:p w14:paraId="0FCF2B30" w14:textId="77777777" w:rsidR="0038028A" w:rsidRPr="00DC115C" w:rsidRDefault="0038028A" w:rsidP="006316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rtl/>
              </w:rPr>
            </w:pPr>
          </w:p>
          <w:p w14:paraId="19B887D0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GB"/>
              </w:rPr>
              <w:t>Study (Author, Year)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3EF2F4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tudy Design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FB63EB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Population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B34E9B7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Intervention/Comparison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7F6E5E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Asthma Outcomes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5DF83C5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Results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CF1222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Adjusted Variables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F755A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tatistical Method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F9EB7F2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tudy Quality (NOS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703A08C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Limitations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32E86A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Notes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90ADDE9" w14:textId="6F337E6B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38028A" w:rsidRPr="00DC115C" w14:paraId="728492EE" w14:textId="77777777" w:rsidTr="006768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FD79D8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4382152" w14:textId="64175735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Yao et al., 2024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 w:rsidRP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0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8631610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ohort (Models 1-3); Cross-sectional (Model 4)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C524465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N=11,748 (Models 1-2), N=9,422 (Model 3), N=2,421 (Model 4); Age 12-17 years; USA (nationally representative, PATH Study)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B16B5B3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Past 30-day use: Never tobacco (75.5%), sole cigarette/cigar (1.6%), sole e-cigarette (5.1%), dual use (1.4%), other tobacco (16.5%); pairwise comparisons for e-cig vs. cigarette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1457A27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lf-reported new asthma diagnosis (Model 3); self-reported asthma with interference in activities (none/little, some, most/all; Model 4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16C1A1D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Model 3 (New asthma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Sole cigarette/cigar: AOR=2.23 (0.82-6.09, p=0.12); Sole e-cig: AOR=0.37 (0.07-1.87, p=0.23); Dual use: AOR=1.47 (0.30-7.16, p=0.63).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Model 4 (Asthma interference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Sole cigarette/cigar: AOR=8.49 (2.59-27.81, p&lt;0.01, most/all); Sole e-cig: AOR=1.17 (0.26-5.34, p=0.84); Dual use: AOR=13.07 (5.00-34.16, p&lt;0.0001, most/all), AOR=3.64 (1.07-12.38, p=0.04, some). Pairwise: Dual vs. sole e-cig: AOR=11.11 (p=0.00, most/all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B328C65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x, age (12-14 vs. 15-17), race/ethnicity, household income, parents' education, home tobacco rules, living with tobacco user, cannabis use, baseline symptoms (wheezing for Model 1, cough for Model 2)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40F1EE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ultivariable logistic regression (Models 1-3); Multinomial logistic regression (Model 4); Chi-squared tests; PATH longitudinal weights; Fay’s balanced repeated replicatio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8E1F64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8/9 (High; Selection: 4/4, Comparability: 2/2, Outcome: 2/3 due to self-reported outcomes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56F055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lf-reported outcomes (no clinical confirmation); Model 4 cross-sectional (no causality); Combined cigarette/cigar group may dilute effects; No chemical composition data for e-cigs; No dose/frequency data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44EBEC6" w14:textId="77777777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Direct comparison (dual vs. sole e-cig) shows higher risk for dual use; Asthma data limited to diagnosis and interference; No specific adolescent asthma severity/type reported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BF9A03A" w14:textId="217C6EED" w:rsidR="0038028A" w:rsidRPr="00DC115C" w:rsidRDefault="0038028A" w:rsidP="0063161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25E133D2" w14:textId="77777777" w:rsidTr="006768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305A7B3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</w:tcPr>
          <w:p w14:paraId="6AFF65F3" w14:textId="5CC4C2A9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Williams et al., 2023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 w:rsidRP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4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F71901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8733C6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N=150,634; 10th &amp; 12th graders (mean age 16.2 years, SD=1.1); California, USA (representative, CSTS 2019-2020)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9DA08C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ver use: Nonuse (63.3%), E-cig only (4.7%), Cig only (0.6%), Cannabis only (10.9%),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ig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0.4%),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14.7%),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0.9%), Triple (4.5%); E-cig: vaping nicotine/flavorings; Cig: combustible tobacco; Cannabis: smoking/vaping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905A18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lf-reported: Lifetime Asthma (ever diagnosed by doctor/nurse, 19.7%); Recent Asthma (attack in past 12 months, 3.6% total sample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DD1858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Lifetime Asthma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E-cig only: AOR=1.10 (1.02-1.18, p&lt;0.01); Cig only: AOR=0.80 (0.60-1.05, ns); Cannabis only: AOR=1.17 (1.11-1.23, p&lt;0.0001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ig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AOR=0.71 (0.52-0.96, p&lt;0.05, inverse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AOR=1.17 (1.12-1.23, p&lt;0.0001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AOR=1.15 (0.95-1.40, ns); Triple: AOR=1.14 (1.06-1.24, p&lt;0.001).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Recent Asthma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E-cig only: AOR=1.12 (0.97-1.28, ns); Cig only: AOR=0.79 (0.43-1.45, ns); Cannabis only: AOR=1.13 (1.02-1.26, p&lt;0.05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ig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AOR=0.68 (0.35-1.32, ns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: AOR=1.09 (1.00-1.19, marginal); Dual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AOR=1.30 (0.90-1.88, ns); Triple: AOR=1.19 (1.03-1.37, p&lt;0.01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FBC8B4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sex, parental education, race/ethnicity (White as ref.), household smoking, household vaping, household cannabis use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4F67FA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ultinomial logistic regression; SAS Proc SURVEYFREQ (weighted, clustered); Cross-tabulation; Proc GLM for missed school days; Listwise deletio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3549957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7/10 (Good; Selection: 4/5, Comparability: 2/2, Outcome: 1/3 due to self-reported outcomes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F8B8F4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 (no causality); Self-reported asthma (no clinical confirmation); No data on asthma onset/frequency; Recent Asthma definition may differ; Low cigarette prevalence limits power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80537A3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-cig only associated with Lifetime Asthma, not Cig only; High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+Cannabi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co-occurrence (14.7%); Motives analysis (medical/health for cannabis in asthma group) does not support reverse causation; Missed school days validate asthma reports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347108" w14:textId="3DB8349E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5CF48146" w14:textId="77777777" w:rsidTr="006768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8DD921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BCF98AA" w14:textId="7B5E9A13" w:rsidR="0038028A" w:rsidRPr="00676889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alan et al., 2023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6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2064CA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Retrospective cross-sectional/case-contro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3C7413F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312,979 participants (≥12 years), NHANES 2013-2018, USA; 11.43% with asthma history, 1.51% with ED visits due to asthma, 2.90% with asthma attacks in past year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E1ED9A4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ctive smoking (cigarettes, e-cigarettes, cigars, smokeless tobacco); passive smoking (≥1 smoker in household, indoor exposure in home/work/bar); cigarette length (regular, king-sized, long, ultra-long); non-smokers as reference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090348E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sthma attacks in past year (MCQ040); Emergency care visits for asthma in past year (MCQ050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73D0C77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Prevalence: 46.2% traditional smoking, 26.63% e-cigarette use, 37.53% passive smoking among ED asthma group vs. 36.97%, 24.80%, 24.16% in overall asthma group (p&lt;0.0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Adjusted Odds Ratios (AOR): 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Daily cigarette use: AOR=1.12 (95% CI: 1.009-1.260, p=0.025) for asthma exacerbation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E-cigarette use: AOR=2.13 (95% CI: 1.92-2.36, p&lt;0.0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Cigar use: AOR=1.20 (95% CI: 1.09-1.33, p&lt;0.0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Ultra-long cigarettes: AOR=4.85 (95% CI: 3.33-7.06, p&lt;0.0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Passive smoking (≥1 smoker in household): AOR=5.25 (95% CI: 3.43-8.06, p&lt;0.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Smokeless tobacco: AOR=0.69 (non-significant, no increased risk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Higher serum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hydroxycotinine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levels correlated with asthma severity (p&lt;0.0001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C142C30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gender, race, ethnicity, household income, comorbidities (COPD, emphysema, chronic bronchitis, hypercholesterolemia, diabetes, hypertension, coronary heart disease, obesity, alcohol/substance use disorders)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CF00A0D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Univariate: Mean/SD for continuous variables, prevalence/proportions for categorical; t-test, chi-square test. Multivariable: Logistic regression for adjusted/unadjusted ORs; 10% rule and Hosmer-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Lemeshow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for model fit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FBE5BAE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7/10 (Selection: 4/4; Comparability: 1/2; Outcome: 2/3; cross-sectional, self-reported data, no temporality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4CFFC94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Cross-sectional design (no causality/temporality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Self-reported outcomes (recall bias, geographical inconsistency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Limited data on asthma severity, pulmonary function, imaging, disease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ontrol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No analysis of past vs. current smoking or ED visits as a specific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outcome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Restricted data on time/sample weights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A196F7D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First study to assess cigarette length and smoking initiation age in asthma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outcomes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Large sample size enhances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generalizability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D6F150" w14:textId="5EC765EA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7522CA02" w14:textId="77777777" w:rsidTr="006768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B1033F8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7A68D42" w14:textId="6A78AA24" w:rsidR="0038028A" w:rsidRPr="00676889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lanazi et al., 2022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7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B85E07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A01E824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283 youth and young adults (15-25 years), Alabama, USA; 151 with clinically diagnosed asthma (ICD-10), 132 without asthma or chronic pulmonary disease (reference group)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633608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arette use (susceptibility: yes/no; current use: yes/no); mediators: anxiety, depression, impulsivity; moderators: alcohol and cannabis use (past 30 days); reference: non-user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C0BF943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None directly measured (focus on e-cigarette use as outcome, not asthma-specific outcomes like exacerbations or ED visits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266325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usceptibility to e-cigarette use: 35.8% in asthma group vs. 59.8% in reference group (p&lt;0.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urrent e-cigarette use: 6.0% in asthma group vs. 18.2% in reference group (p=0.002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Direct effect of asthma on susceptibility: β=-1.122 (SE=0.317, 95% CI: -1.743, -0.502, p&lt;0.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Direct effect of asthma on current use: β=-1.371 (SE=0.576, 95% CI: -2.500, -0.243, p&lt;0.05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Mediation: Anxiety, depression, impulsivity not significant mediators (total indirect effect: β=-0.018, SE=0.100, 95% CI: -0.217, 0.184 for susceptibility; β=-0.092, SE=0.143, 95% CI: -0.397, 0.172 for current use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Moderation: Frequency of cannabis use (past 30 days) moderated susceptibility (β=-2.03, SE=1.05, p=0.046); higher cannabis use linked to lower susceptibility in asthma group. Alcohol use not a moderator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5A70E5F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gender, race, education, current tobacco cigarette use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4DF44A0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Descriptive: Mean/SD, t-tests, chi-square. Mediation: Structural equation modeling (SEM) with maximum likelihood estimation, 10,000 bootstrapped samples. Moderation: Logistic regressio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458A078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6/10 (Selection: 3/4; Comparability: 1/2; Outcome: 2/3; small sample, cross-sectional, no temporality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710D61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mall sample size (n=283) limits generalizability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ross-sectional design (no causality/temporality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Limited to youth (15-25 years), not generalizable to older adults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differentiation of cannabis use methods (vaping, smoking, ingestion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direct asthma outcomes (e.g., exacerbations, ED visits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Potential selection bias (clinic-based asthma group vs. community reference group)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F2EB0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First study to explore mediation (anxiety, depression, impulsivity) and moderation (substance use) in asthma and e-cigarette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use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Clinically diagnosed asthma enhances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validity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304DBB" w14:textId="229DBE04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3A02D864" w14:textId="77777777" w:rsidTr="006768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</w:tcBorders>
          </w:tcPr>
          <w:p w14:paraId="52ACAF14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718" w:type="dxa"/>
            <w:tcBorders>
              <w:top w:val="single" w:sz="4" w:space="0" w:color="auto"/>
            </w:tcBorders>
            <w:hideMark/>
          </w:tcPr>
          <w:p w14:paraId="45C571F3" w14:textId="18BD55D1" w:rsidR="0038028A" w:rsidRPr="00676889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Veldhuis et al., 2021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8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</w:tcBorders>
            <w:hideMark/>
          </w:tcPr>
          <w:p w14:paraId="42B14F65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</w:tcBorders>
            <w:hideMark/>
          </w:tcPr>
          <w:p w14:paraId="273FA08C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30,113 adolescents (grades 9-12), USA, YRBS 2015 and 2017; 50.7% female; 88.2% heterosexual, 1.9% lesbian/gay, 6.6% bisexual, 3.2% unsure/unknown; 21.0% ever diagnosed with asthma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</w:tcBorders>
            <w:hideMark/>
          </w:tcPr>
          <w:p w14:paraId="4EFEDFF1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Inhaled substance use (cigarettes, cigars/cigarillos, marijuana, electronic vapor products, inhalants, synthetic marijuana); sexual identity (heterosexual, lesbian/gay, bisexual, unsure/unknown); reference: heterosexual non-user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</w:tcBorders>
            <w:hideMark/>
          </w:tcPr>
          <w:p w14:paraId="22E20C86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ver diagnosed with asthma (self-reported: "Has a doctor or nurse ever told you that you have asthma?"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</w:tcBorders>
            <w:hideMark/>
          </w:tcPr>
          <w:p w14:paraId="550740B4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Asthma prevalence: 28.1% lesbian/gay, 26.2% bisexual, 21.0% heterosexual, 16.1% unsure/unknown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Relative Risk Ratios (RRR):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Lesbian female: RRR=1.42 (95% CI: 1.00-2.02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Bisexual female: RRR=1.26 (95% CI: 1.04-1.53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Gay male: RRR=1.74 (95% CI: 1.27-2.39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 - Bisexual male: RRR=1.68 (95% CI: 1.19-2.40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nhaled substance use: Higher among lesbian/bisexual females (RRR=1.61-2.89) vs. heterosexual females; limited differences in males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Moderation: Synthetic marijuana use moderated asthma in lesbian females (RRR=5.88, 95% CI: 2.10-16.60 vs. RRR=1.38, 95% CI: 1.02-1.87 in heterosexual females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Mediation: Inhaled substances mediated 12% of asthma risk in lesbian females, 9% in bisexual females; partially mediated (12% gay, 7% bisexual) in males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Asthma associations: Cigarettes (RRR=1.41 females, 1.35 males), cigars (RRR=1.58 females, 1.35 males), e-vapor (RRR=1.46 females, 1.28 males), inhalants (RRR=1.51 females, 1.88 males), synthetic marijuana (RRR=1.66 males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</w:tcBorders>
            <w:hideMark/>
          </w:tcPr>
          <w:p w14:paraId="124A12EF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race/ethnicity, BMI percentile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</w:tcBorders>
            <w:hideMark/>
          </w:tcPr>
          <w:p w14:paraId="3EC510A0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Descriptive: Counts, percentages. Multinomial logistic regression for RRRs; PROC SURVEYLOGISTIC/SURVEYFREQ for survey design/weights; mediation proportion calculated via coefficient changes</w:t>
            </w:r>
          </w:p>
        </w:tc>
        <w:tc>
          <w:tcPr>
            <w:tcW w:w="900" w:type="dxa"/>
            <w:tcBorders>
              <w:top w:val="single" w:sz="4" w:space="0" w:color="auto"/>
            </w:tcBorders>
            <w:hideMark/>
          </w:tcPr>
          <w:p w14:paraId="291B8DA3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7/10 (Selection: 4/4; Comparability: 1/2; Outcome: 2/3; self-reported asthma, cross-sectional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</w:tcBorders>
            <w:hideMark/>
          </w:tcPr>
          <w:p w14:paraId="211572F2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elf-reported asthma (no clinical confirmation, no current asthma data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ross-sectional design (no temporality/causality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No transgender identity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data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Excludes out-of-school youth (underestimates prevalence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Limited to ever-use for inhalants/synthetic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arijuana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asthma severity/control data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</w:tcBorders>
            <w:hideMark/>
          </w:tcPr>
          <w:p w14:paraId="4EE76164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First study to examine sexual identity, inhaled substances, and asthma in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MY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Large, representative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ample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</w:tcBorders>
          </w:tcPr>
          <w:p w14:paraId="1D900B01" w14:textId="188F6A89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5F6E8EAE" w14:textId="77777777" w:rsidTr="0063161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92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" w:type="dxa"/>
            <w:tcBorders>
              <w:top w:val="single" w:sz="4" w:space="0" w:color="auto"/>
            </w:tcBorders>
          </w:tcPr>
          <w:p w14:paraId="1A34428E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981" w:type="dxa"/>
            <w:gridSpan w:val="3"/>
            <w:tcBorders>
              <w:top w:val="single" w:sz="4" w:space="0" w:color="auto"/>
            </w:tcBorders>
            <w:hideMark/>
          </w:tcPr>
          <w:p w14:paraId="61EA0D56" w14:textId="0A0770CF" w:rsidR="0038028A" w:rsidRPr="00676889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Vasileiadou et al., 2021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32</w:t>
            </w:r>
          </w:p>
        </w:tc>
        <w:tc>
          <w:tcPr>
            <w:tcW w:w="907" w:type="dxa"/>
            <w:gridSpan w:val="2"/>
            <w:tcBorders>
              <w:top w:val="single" w:sz="4" w:space="0" w:color="auto"/>
            </w:tcBorders>
            <w:hideMark/>
          </w:tcPr>
          <w:p w14:paraId="6B0E8E95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ross-sectional (repeated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surveys, 2008 and 2016)</w:t>
            </w:r>
          </w:p>
        </w:tc>
        <w:tc>
          <w:tcPr>
            <w:tcW w:w="1583" w:type="dxa"/>
            <w:gridSpan w:val="2"/>
            <w:tcBorders>
              <w:top w:val="single" w:sz="4" w:space="0" w:color="auto"/>
            </w:tcBorders>
            <w:hideMark/>
          </w:tcPr>
          <w:p w14:paraId="2880CB03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4,627 young adults (16-25 years), Western Sweden;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2,143 in 2008 (56.6% female), 2,484 in 2016 (56.9% female)</w:t>
            </w:r>
          </w:p>
        </w:tc>
        <w:tc>
          <w:tcPr>
            <w:tcW w:w="1837" w:type="dxa"/>
            <w:tcBorders>
              <w:top w:val="single" w:sz="4" w:space="0" w:color="auto"/>
            </w:tcBorders>
            <w:hideMark/>
          </w:tcPr>
          <w:p w14:paraId="6FF906A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Tobacco smoking, e-cigarette use (2016 only), snus use;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comparison: non-smokers, non-user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</w:tcBorders>
            <w:hideMark/>
          </w:tcPr>
          <w:p w14:paraId="3F824430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Current asthma (physician-diagnosed OR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ever asthma AND asthma medication, shortness of breath, recurrent wheeze, or any wheeze in past 12 months); ever asthma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</w:tcBorders>
            <w:hideMark/>
          </w:tcPr>
          <w:p w14:paraId="037EAC66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- Current asthma increased: 9.3% (2008) to 11.5% (2016), p=0.014;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27 (95% CI: 1.04-1.53, basic model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Significant in males without AR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=1.83, 95% CI: 1.09-3.07) and male smokers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3.02, 95% CI: 1.12-8.13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Ever asthma increased: 11.2% to 15.3%, p&lt;0.001;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39 (95% CI: 1.15-1.68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urrent smoking decreased: 20.3% to 15.2%, p&lt;0.001; more in females (23.5% to 16.2%, p&lt;0.00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E-cigarette use (2016): 4.8%, mostly males (6.6% vs. 3.4%); 60.7% also smoked tobacco; 67.2% of dual users were heavy smokers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Growing up on a farm reduced current asthma risk: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=0.26 (95% CI: 0.81-0.84, 2008);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0.47 (95% CI: 0.23-0.996, 2016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Family history increased asthma risk: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3.14 (2008), 4.03 (2016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</w:tcBorders>
            <w:hideMark/>
          </w:tcPr>
          <w:p w14:paraId="2DA8790E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Cohort, gender, age, urban/rural living, family history of asthma/allergy, farm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living, current smoking, occupational exposure, education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</w:tcBorders>
            <w:hideMark/>
          </w:tcPr>
          <w:p w14:paraId="3338EA2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Frequencies, chi-square, ANOVA; binary logistic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regression for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OR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; interaction analyses</w:t>
            </w:r>
          </w:p>
        </w:tc>
        <w:tc>
          <w:tcPr>
            <w:tcW w:w="1350" w:type="dxa"/>
            <w:gridSpan w:val="3"/>
            <w:tcBorders>
              <w:top w:val="single" w:sz="4" w:space="0" w:color="auto"/>
            </w:tcBorders>
            <w:hideMark/>
          </w:tcPr>
          <w:p w14:paraId="297C7CE4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7/10 (Selection: 4/4; Comparability: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1/2; Outcome: 2/3; self-reported data, lower response rate in 2016)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hideMark/>
          </w:tcPr>
          <w:p w14:paraId="27D007A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- Self-reported outcomes (no clinical validation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Lower 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response rate in 2016 (35% vs. 50% in 2008), potential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ias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Non-responder</w:t>
            </w:r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bias (young males, smokers less likely to respond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ross-sectional design (no temporality/causality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E-cigarette use only assessed in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2016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asthma severity/control data.</w:t>
            </w:r>
          </w:p>
        </w:tc>
        <w:tc>
          <w:tcPr>
            <w:tcW w:w="1800" w:type="dxa"/>
            <w:gridSpan w:val="2"/>
            <w:tcBorders>
              <w:top w:val="single" w:sz="4" w:space="0" w:color="auto"/>
            </w:tcBorders>
            <w:hideMark/>
          </w:tcPr>
          <w:p w14:paraId="72C3514F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- Large, population-based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ohorts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Validated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questionnaires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D to be confirmed from list (51, 56, 57, 86, 110, 168, 219, 236, 279, 401).</w:t>
            </w:r>
          </w:p>
        </w:tc>
        <w:tc>
          <w:tcPr>
            <w:tcW w:w="496" w:type="dxa"/>
            <w:gridSpan w:val="2"/>
            <w:tcBorders>
              <w:top w:val="single" w:sz="4" w:space="0" w:color="auto"/>
            </w:tcBorders>
          </w:tcPr>
          <w:p w14:paraId="4A133F41" w14:textId="5AD47A1E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7AF7763B" w14:textId="77777777" w:rsidTr="006768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64A2E5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2CA046E" w14:textId="0CAE1E9F" w:rsidR="0038028A" w:rsidRPr="009416BB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Xie et al., 2020</w:t>
            </w:r>
            <w:r w:rsidR="00676889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9416BB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30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B18D69D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Prospective cohort (2013-2018, PATH study, waves 1-4)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2EE1907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21,618 US adults (≥18 years), no prevalent respiratory conditions at baseline; 49.1% male, 65.2% non-Hispanic White; mean pack-years 6.7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3431322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arette use (never, former, current) at baseline; comparison: never user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41E748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Incident asthma (physician-diagnosed in past 12 months); composite respiratory disease (COPD, emphysema, chronic bronchitis, asthma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E526629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Incident asthma cases: 804; composite respiratory disease: 1,460 (6.8%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Ever e-cigarette use increased asthma risk: IRR=1.24 (95% CI: 1.01-1.53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Former e-cigarette users: IRR=1.19 (95% CI: 0.95-1.50); current users: IRR=1.31 (95% CI: 1.01-1.71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omposite respiratory disease: former users IRR=1.28 (95% CI: 1.09-1.51), current users IRR=1.31 (95% CI: 1.08-1.59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n healthy respondents (good/excellent health): former users IRR=1.21 (95% CI: 1.00-1.47), current users IRR=1.43 (95% CI: 1.14-1.80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n respondents with no chronic conditions: current users IRR=1.40 (95% CI: 1.09-1.79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Current e-cigarette use associated with chronic bronchitis (IRR=1.33, 95% CI: 1.06-1.67), emphysema (IRR=1.69, 95% CI: 1.15-2.49), COPD (IRR=1.57, 95% CI: 1.15-2.13).&lt;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Highest risk in daily users, those starting &lt;25 years, and established users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2604CA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sex, race/ethnicity, education, US census region, cigarette smoking history, other combustible tobacco use (cigar, cigarillo, pipe, hookah), illicit drug use (heroin, inhalants, hallucinogens), BMI, chronic conditions (hypertension, cholesterol, heart failure, stroke, diabetes)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92A7AE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Poisson regression for IRRs; multiple imputation for missing data; survey weights (wave 2); sensitivity analyses (listwise deletion, replicate weights, panel weights, non-smokers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8378012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8/10 (Selection: 4/4; Comparability: 2/2; Outcome: 2/3; self-reported outcomes, short follow-up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43925C7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elf-reported e-cigarette use and respiratory outcomes (recall bias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Short follow-up (2013-2018), limiting long-term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ffects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Observational design (no causality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time-varying exposure/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onfounding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Missing data on e-cigarette device characteristics (e.g., flavor, generation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)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No serial pulmonary function tests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F6B2B11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Large, nationally representative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ohort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Comprehensive adjustment for smoking/other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tobacco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- Extensive sensitivity analyses for reverse </w:t>
            </w:r>
            <w:proofErr w:type="gram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ausality.&lt;</w:t>
            </w:r>
            <w:proofErr w:type="spellStart"/>
            <w:proofErr w:type="gram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b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&gt;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601AF8" w14:textId="245DC63D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4C953D85" w14:textId="77777777" w:rsidTr="006768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7FA2FC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  <w:rtl/>
                <w:lang w:bidi="fa-IR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</w:tcPr>
          <w:p w14:paraId="759C403C" w14:textId="6677C36F" w:rsidR="0038028A" w:rsidRPr="009416BB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vertAlign w:val="superscript"/>
              </w:rPr>
            </w:pPr>
            <w:r w:rsidRPr="00DC115C">
              <w:rPr>
                <w:sz w:val="16"/>
                <w:szCs w:val="16"/>
              </w:rPr>
              <w:t>Xie et al., 2020</w:t>
            </w:r>
            <w:r w:rsidR="009416BB">
              <w:rPr>
                <w:sz w:val="16"/>
                <w:szCs w:val="16"/>
              </w:rPr>
              <w:t xml:space="preserve"> </w:t>
            </w:r>
            <w:r w:rsidR="009416BB">
              <w:rPr>
                <w:sz w:val="16"/>
                <w:szCs w:val="16"/>
                <w:vertAlign w:val="superscript"/>
              </w:rPr>
              <w:t>31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65941D4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Cross-sectional (secondary analysis of YRBSS 2017)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93F0828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12,747 US high school students (aged 12–18 years); 52.4% NHW, 22.3% Hispanic, 13.1% NHB, 12.1% other/multi-race; 65.2% never ENDs users, 21.6% ever users, 13.2% current users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228AB76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ENDs use: Never (no lifetime use), Ever (lifetime use, no past 30-day use), Current (past 30-day use); Comparison: Never users as reference</w:t>
            </w:r>
          </w:p>
          <w:p w14:paraId="1D46D245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0FD530B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Self-reported asthma history (yes/no)</w:t>
            </w:r>
          </w:p>
          <w:p w14:paraId="5167ACC1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5B4733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Overall asthma prevalence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Current users: 27.2% (95% CI: 23.0–31.4); Ever users: 22.4% (95% CI: 19.6–25.3); Never users: 20.2% (95% CI: 18.4–22.0); P=.003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y ethnicity (current users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NHB: 38.3% (95% CI: 30.2–46.4); NHW: 26.3% (95% CI: 20.7–31.9); Hispanic: 28.0% (95% CI: 19.6–36.4); Other: 22.4% (95% CI: 13.8–30.9); NHB significantly higher than NHW (P&lt;.05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y ethnicity (ever users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NHB: 29.9% (95% CI: 24.0–35.9); significantly higher than NHW (21.3%, P&lt;.01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ENDs use prevalence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 Current users: NHW (63.5%), Hispanic (18.3%), NHB (8.3%), Other (9.9%); P&lt;.001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5C73642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None (unadjusted prevalence estimates)</w:t>
            </w:r>
          </w:p>
          <w:p w14:paraId="76796DCC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B7613A3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Weighted prevalence estimates with 95% CI; χ² tests for group comparisons; SAS 9.4 with complex sampling (strata, cluster, weight); P&lt;.05</w:t>
            </w:r>
          </w:p>
          <w:p w14:paraId="6BDC16A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55EC91B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7/10 (Selection: 4/4; Comparability: 1/2; Outcome: 2/3; self-reported data, cross-sectional)</w:t>
            </w:r>
          </w:p>
          <w:p w14:paraId="5055FE21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E03126E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- Self-reported asthma and ENDs use (potential recall bias).</w:t>
            </w:r>
            <w:r w:rsidRPr="00DC115C">
              <w:rPr>
                <w:sz w:val="16"/>
                <w:szCs w:val="16"/>
              </w:rPr>
              <w:br/>
              <w:t>- Cross-sectional design (no causality or temporality).</w:t>
            </w:r>
            <w:r w:rsidRPr="00DC115C">
              <w:rPr>
                <w:sz w:val="16"/>
                <w:szCs w:val="16"/>
              </w:rPr>
              <w:br/>
              <w:t>- No adjustment for confounders (e.g., age, sex, smoking).</w:t>
            </w:r>
            <w:r w:rsidRPr="00DC115C">
              <w:rPr>
                <w:sz w:val="16"/>
                <w:szCs w:val="16"/>
              </w:rPr>
              <w:br/>
              <w:t>- Limited focus on ethnic disparities without exploring reasons.</w:t>
            </w:r>
            <w:r w:rsidRPr="00DC115C">
              <w:rPr>
                <w:sz w:val="16"/>
                <w:szCs w:val="16"/>
              </w:rPr>
              <w:br/>
              <w:t>- No data on asthma severity or control.</w:t>
            </w:r>
          </w:p>
          <w:p w14:paraId="26E6C2A8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C65F73" w14:textId="77777777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C115C">
              <w:rPr>
                <w:sz w:val="16"/>
                <w:szCs w:val="16"/>
              </w:rPr>
              <w:t>- Secondary analysis of YRBSS 2017 data.</w:t>
            </w:r>
            <w:r w:rsidRPr="00DC115C">
              <w:rPr>
                <w:sz w:val="16"/>
                <w:szCs w:val="16"/>
              </w:rPr>
              <w:br/>
              <w:t>- Large, nationally representative sample.</w:t>
            </w:r>
            <w:r w:rsidRPr="00DC115C">
              <w:rPr>
                <w:sz w:val="16"/>
                <w:szCs w:val="16"/>
              </w:rPr>
              <w:br/>
              <w:t>- Highlights ethnic disparities (NHB highest asthma prevalence).</w:t>
            </w:r>
            <w:r w:rsidRPr="00DC115C">
              <w:rPr>
                <w:sz w:val="16"/>
                <w:szCs w:val="16"/>
              </w:rPr>
              <w:br/>
              <w:t>- Builds on Wills et al., 2020 findings.</w:t>
            </w:r>
            <w:r w:rsidRPr="00DC115C">
              <w:rPr>
                <w:sz w:val="16"/>
                <w:szCs w:val="16"/>
              </w:rPr>
              <w:br/>
              <w:t>- ID to be confirmed from list (51, 56, 57, 86, 110, 168, 219, 236, 279, 401).</w:t>
            </w:r>
          </w:p>
          <w:p w14:paraId="3E48B65D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688E3BB" w14:textId="3C8AD6DF" w:rsidR="0038028A" w:rsidRPr="00DC115C" w:rsidRDefault="0038028A" w:rsidP="00631619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38028A" w:rsidRPr="00DC115C" w14:paraId="75C1D726" w14:textId="77777777" w:rsidTr="006768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660730" w14:textId="77777777" w:rsidR="0038028A" w:rsidRPr="00DC115C" w:rsidRDefault="0038028A" w:rsidP="00631619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92E772F" w14:textId="56C4E9D1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Wills et al., 2020</w:t>
            </w:r>
            <w:r w:rsidR="009416B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9416BB" w:rsidRPr="009416BB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3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69F0922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 (2017 YRBSS)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E2E4CFF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2,672 US high school students (9th–12th grade, mean age 16.0 years, SD=1.2); 51% female; 54% non-Hispanic White, 14% non-Hispanic Black, 10% Hispanic, 4% non-Hispanic Asian, 13%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ultirace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Hispanic), 6%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ultirace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non-Hispanic)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4C9EFD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arette use (ever, current); comparison: non-user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37C2D45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lf-reported asthma diagnosis by a health professional (yes/no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E19658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Ever e-cigarette use: AOR=1.15 (95% CI: 1.02–1.30, p=0.02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urrent e-cigarette use: AOR=1.30 (95% CI: 1.10–1.53, p=0.002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urrent cigarette smoking: AOR=1.24 (95% CI: 1.03–1.51, p=0.03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Obesity: AOR=1.48 (95% CI: 1.30–1.68, p&lt;0.0001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Asthma prevalence: 24% overall; exclusive e-cigarette users (current): 29%, dual users (current): 31%, non-users: 23%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 xml:space="preserve">- Ethnic differences: lower asthma prevalence for non-Hispanic Asian (15%, p=0.02) and Hispanic (19%, p=0.03); higher for non-Hispanic Black (30%, p&lt;0.0001) and non-Hispanic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multirace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34%, p&lt;0.0001) vs. non-Hispanic White (23%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Additive effect of e-cigarettes beyond smoking: significant in sensitivity analysis (p=0.03)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251857C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ge, gender, race/ethnicity, overweight status, obesity status, cigarette smoking, marijuana use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C7AC5E0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Logistic regression; survey weights and adjustment for stratum/school clustering in SAS v9.3; cross-tabulation (Rao-Scott χ²); sensitivity analysis for additive effect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D062ECB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7/10 (Selection: 3/4; Comparability: 2/2; Outcome: 2/3; self-reported data, cross-sectional design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13DE482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elf-reported asthma and e-cigarette use (recall bias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ross-sectional design (no causality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No data on current asthma status (may underestimate effects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No data on e-cigarette device type, second-hand smoke, or household conditions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Possible underreporting of JUUL use (not explicitly mentioned in YRBS)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E7422FE" w14:textId="77777777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Nationally representative sample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ontrolled for cigarette smoking and marijuana use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86F6D53" w14:textId="3561F225" w:rsidR="0038028A" w:rsidRPr="00DC115C" w:rsidRDefault="0038028A" w:rsidP="006316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38028A" w:rsidRPr="00DC115C" w14:paraId="14D50DD3" w14:textId="77777777" w:rsidTr="006768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67D061" w14:textId="77777777" w:rsidR="0038028A" w:rsidRPr="00DC115C" w:rsidRDefault="0038028A" w:rsidP="00631619">
            <w:pPr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</w:tcPr>
          <w:p w14:paraId="31B1F194" w14:textId="3B3DB091" w:rsidR="0038028A" w:rsidRPr="009416BB" w:rsidRDefault="0038028A" w:rsidP="006316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vertAlign w:val="superscript"/>
                <w:rtl/>
              </w:rPr>
            </w:pP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lnajem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et al., 2020</w:t>
            </w:r>
            <w:r w:rsidR="009416B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9416BB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15</w:t>
            </w:r>
          </w:p>
        </w:tc>
        <w:tc>
          <w:tcPr>
            <w:tcW w:w="9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28D9A87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D6DE5C3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1,345 high school students (11th–12th grade, aged 16–19 years) in Kuwait; 51.8% female; analytical sample from 1,565 enrolled; stratified by school district and sex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C1456EF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E-cigarette use (never, former, current [past 30 days]); household SHA exposure (none [0 days], infrequent [1–2 days], frequent [≥3 days]); comparison: never users/no SHA exposure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357FAA6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Current wheeze (past 12 months), current asthma (doctor-diagnosed + wheeze/medication in past 12 months), current uncontrolled asthma symptoms (≥4 wheeze attacks, ≥1 night/week sleep disturbance, and/or speech-limiting wheeze)</w:t>
            </w:r>
          </w:p>
        </w:tc>
        <w:tc>
          <w:tcPr>
            <w:tcW w:w="50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377465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E-cigarette use (vs. never e-cigarette &amp; never cigarette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urrent e-cigarette only: Current wheeze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54, 95% CI: 1.01–2.45); Current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85, 95% CI: 1.03–3.41); Uncontrolled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56, 95% CI: 0.80–3.06, non-significant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Dual use (current e-cigarette + current cigarette): Current wheeze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87, 95% CI: 1.44–2.42); Current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92, 95% CI: 1.33–2.76); Uncontrolled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97, 95% CI: 1.35–2.88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 xml:space="preserve">- </w:t>
            </w:r>
            <w:r w:rsidRPr="00DC115C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Household SHA exposure (vs. no exposure)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: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Infrequent (1–2 days): Current wheeze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17, 95% CI: 0.87–1.58); Current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49, 95% CI: 1.01–2.23); Uncontrolled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53, 95% CI: 1.00–2.33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Frequent (≥3 days): Current wheeze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30, 95% CI: 1.04–1.59); Current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56, 95% CI: 1.13–2.16); Uncontrolled asthma (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=1.88, 95% CI: 1.35–2.62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Prevalence: Current wheeze: 28.3%; Current asthma: 18.0%; Uncontrolled asthma: 16.7%.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779021C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Sex, age, household SHS exposure, household SHA exposure, public place SHS/SHA exposure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52C796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Modified Poisson regression with robust variance estimation (SAS 9.4); chi-square tests for sample comparison; </w:t>
            </w:r>
            <w:proofErr w:type="spellStart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aPRs</w:t>
            </w:r>
            <w:proofErr w:type="spellEnd"/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with 95% CI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ABF900B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8/10 (Selection: 4/4; Comparability: 2/2; Outcome: 2/3; self-reported data, cross-sectional design)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205EBF0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Self-reported asthma and exposure data (potential information bias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Cross-sectional design (no causality or temporality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No data on SHA exposure duration or proximity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No data on asthma medication adherence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Potential underreporting of e-cigarette use.</w:t>
            </w:r>
          </w:p>
        </w:tc>
        <w:tc>
          <w:tcPr>
            <w:tcW w:w="19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3905EB" w14:textId="77777777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t>- Representative sample from Kuwait public high schools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Used standardized NYTS and ISAAC questionnaires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Novel findings on household SHA exposure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High response rate (99.4%).</w:t>
            </w:r>
            <w:r w:rsidRPr="00DC115C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  <w:t>- ID to be confirmed from list (51, 56, 57, 86, 110, 168, 219, 236, 279, 401).</w:t>
            </w:r>
          </w:p>
        </w:tc>
        <w:tc>
          <w:tcPr>
            <w:tcW w:w="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A4D6E5" w14:textId="099333B6" w:rsidR="0038028A" w:rsidRPr="00DC115C" w:rsidRDefault="0038028A" w:rsidP="006316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</w:tbl>
    <w:p w14:paraId="149D743E" w14:textId="054FD184" w:rsidR="003B73F3" w:rsidRPr="003B73F3" w:rsidRDefault="003B73F3" w:rsidP="0038028A">
      <w:pPr>
        <w:rPr>
          <w:rFonts w:asciiTheme="majorBidi" w:hAnsiTheme="majorBidi" w:cstheme="majorBidi"/>
          <w:sz w:val="20"/>
          <w:szCs w:val="20"/>
          <w:lang w:bidi="fa-IR"/>
        </w:rPr>
      </w:pPr>
    </w:p>
    <w:sectPr w:rsidR="003B73F3" w:rsidRPr="003B73F3" w:rsidSect="0038028A">
      <w:pgSz w:w="23811" w:h="16838" w:orient="landscape" w:code="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0287583"/>
    <w:multiLevelType w:val="multilevel"/>
    <w:tmpl w:val="E2768D0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1271BB2"/>
    <w:multiLevelType w:val="multilevel"/>
    <w:tmpl w:val="373415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2" w15:restartNumberingAfterBreak="0">
    <w:nsid w:val="33BC6E6F"/>
    <w:multiLevelType w:val="multilevel"/>
    <w:tmpl w:val="AD4A6E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49F6AFB"/>
    <w:multiLevelType w:val="multilevel"/>
    <w:tmpl w:val="D07266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E061B63"/>
    <w:multiLevelType w:val="multilevel"/>
    <w:tmpl w:val="C53C01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F6078A3"/>
    <w:multiLevelType w:val="multilevel"/>
    <w:tmpl w:val="8ABCC998"/>
    <w:lvl w:ilvl="0">
      <w:start w:val="4"/>
      <w:numFmt w:val="decimal"/>
      <w:lvlText w:val="%1"/>
      <w:lvlJc w:val="left"/>
      <w:pPr>
        <w:ind w:left="540" w:hanging="54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900" w:hanging="54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6" w15:restartNumberingAfterBreak="0">
    <w:nsid w:val="4C7B496B"/>
    <w:multiLevelType w:val="multilevel"/>
    <w:tmpl w:val="BD2AA5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99F705A"/>
    <w:multiLevelType w:val="multilevel"/>
    <w:tmpl w:val="D9EA90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5B940207"/>
    <w:multiLevelType w:val="multilevel"/>
    <w:tmpl w:val="EB9663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59E7C29"/>
    <w:multiLevelType w:val="multilevel"/>
    <w:tmpl w:val="F9D629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7B694F3C"/>
    <w:multiLevelType w:val="multilevel"/>
    <w:tmpl w:val="FDC2B0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106267261">
    <w:abstractNumId w:val="3"/>
  </w:num>
  <w:num w:numId="2" w16cid:durableId="309754881">
    <w:abstractNumId w:val="10"/>
  </w:num>
  <w:num w:numId="3" w16cid:durableId="249001918">
    <w:abstractNumId w:val="7"/>
  </w:num>
  <w:num w:numId="4" w16cid:durableId="2138327352">
    <w:abstractNumId w:val="9"/>
  </w:num>
  <w:num w:numId="5" w16cid:durableId="1000738983">
    <w:abstractNumId w:val="2"/>
  </w:num>
  <w:num w:numId="6" w16cid:durableId="2027561397">
    <w:abstractNumId w:val="4"/>
  </w:num>
  <w:num w:numId="7" w16cid:durableId="1682856629">
    <w:abstractNumId w:val="8"/>
  </w:num>
  <w:num w:numId="8" w16cid:durableId="582301011">
    <w:abstractNumId w:val="0"/>
  </w:num>
  <w:num w:numId="9" w16cid:durableId="1851410645">
    <w:abstractNumId w:val="6"/>
  </w:num>
  <w:num w:numId="10" w16cid:durableId="1904019446">
    <w:abstractNumId w:val="1"/>
  </w:num>
  <w:num w:numId="11" w16cid:durableId="61652087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57F1"/>
    <w:rsid w:val="000C5ECF"/>
    <w:rsid w:val="00102BEF"/>
    <w:rsid w:val="00236943"/>
    <w:rsid w:val="002C4DFF"/>
    <w:rsid w:val="003200BD"/>
    <w:rsid w:val="0038028A"/>
    <w:rsid w:val="003B73F3"/>
    <w:rsid w:val="003F09C9"/>
    <w:rsid w:val="00477B08"/>
    <w:rsid w:val="00514D63"/>
    <w:rsid w:val="00570062"/>
    <w:rsid w:val="00575B7B"/>
    <w:rsid w:val="005C0786"/>
    <w:rsid w:val="005E4A86"/>
    <w:rsid w:val="005F0630"/>
    <w:rsid w:val="00624C3D"/>
    <w:rsid w:val="00676889"/>
    <w:rsid w:val="006B57F1"/>
    <w:rsid w:val="00801139"/>
    <w:rsid w:val="008029BF"/>
    <w:rsid w:val="008A00D2"/>
    <w:rsid w:val="008A7020"/>
    <w:rsid w:val="008E166A"/>
    <w:rsid w:val="009416BB"/>
    <w:rsid w:val="009D3C07"/>
    <w:rsid w:val="00A31F65"/>
    <w:rsid w:val="00B53528"/>
    <w:rsid w:val="00BA1E94"/>
    <w:rsid w:val="00C31E77"/>
    <w:rsid w:val="00C636DF"/>
    <w:rsid w:val="00E12467"/>
    <w:rsid w:val="00E542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1517E17"/>
  <w15:chartTrackingRefBased/>
  <w15:docId w15:val="{97A1BFC8-2337-4878-85B6-8A2AE6DAD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BA1E9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BA1E9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rsid w:val="00BA1E94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BA1E94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A1E9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BA1E9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BA1E94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BA1E9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NormalWeb">
    <w:name w:val="Normal (Web)"/>
    <w:basedOn w:val="Normal"/>
    <w:uiPriority w:val="99"/>
    <w:unhideWhenUsed/>
    <w:rsid w:val="00BA1E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BA1E94"/>
    <w:rPr>
      <w:b/>
      <w:bCs/>
    </w:rPr>
  </w:style>
  <w:style w:type="character" w:styleId="Emphasis">
    <w:name w:val="Emphasis"/>
    <w:basedOn w:val="DefaultParagraphFont"/>
    <w:uiPriority w:val="20"/>
    <w:qFormat/>
    <w:rsid w:val="00BA1E94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BA1E94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F09C9"/>
    <w:pPr>
      <w:ind w:left="720"/>
      <w:contextualSpacing/>
    </w:pPr>
  </w:style>
  <w:style w:type="table" w:styleId="GridTable2">
    <w:name w:val="Grid Table 2"/>
    <w:basedOn w:val="TableNormal"/>
    <w:uiPriority w:val="47"/>
    <w:rsid w:val="0038028A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8029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846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B40C3C-F886-4AF1-91B9-E1FE9EC34A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6</Pages>
  <Words>4724</Words>
  <Characters>26928</Characters>
  <Application>Microsoft Office Word</Application>
  <DocSecurity>0</DocSecurity>
  <Lines>224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ZA</dc:creator>
  <cp:keywords/>
  <dc:description/>
  <cp:lastModifiedBy>REZA</cp:lastModifiedBy>
  <cp:revision>11</cp:revision>
  <dcterms:created xsi:type="dcterms:W3CDTF">2025-04-29T07:07:00Z</dcterms:created>
  <dcterms:modified xsi:type="dcterms:W3CDTF">2026-02-02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, 4th edition (note with bibliography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merican-medical-association</vt:lpwstr>
  </property>
  <property fmtid="{D5CDD505-2E9C-101B-9397-08002B2CF9AE}" pid="24" name="Mendeley Unique User Id_1">
    <vt:lpwstr>695faf4a-e233-3737-a8e4-5ed1176e2424</vt:lpwstr>
  </property>
</Properties>
</file>